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3D84BD" w14:textId="78CF491C" w:rsidR="00CB79F6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Especificacion de Requisitos de software</w:t>
      </w:r>
    </w:p>
    <w:p w14:paraId="414DC44B" w14:textId="5A518AA3" w:rsidR="006D2962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Sistema de gestión de inventario.</w:t>
      </w:r>
    </w:p>
    <w:p w14:paraId="05407CEA" w14:textId="55FBEBC2" w:rsidR="006D2962" w:rsidRPr="008D03A0" w:rsidRDefault="008D03A0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Versión</w:t>
      </w:r>
      <w:r w:rsidR="006D2962"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 xml:space="preserve"> 1.0</w:t>
      </w:r>
    </w:p>
    <w:p w14:paraId="2241102E" w14:textId="5992EFAF" w:rsidR="006D2962" w:rsidRPr="008D03A0" w:rsidRDefault="006D2962" w:rsidP="008D03A0">
      <w:pPr>
        <w:jc w:val="center"/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s-ES"/>
        </w:rPr>
        <w:t>19/11/2024</w:t>
      </w:r>
    </w:p>
    <w:p w14:paraId="689D37E3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Valentina Hoyos Montalvo</w:t>
      </w:r>
    </w:p>
    <w:p w14:paraId="7275FA6B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Katalina Jissell Antequera Gil</w:t>
      </w:r>
    </w:p>
    <w:p w14:paraId="3314DDD9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ebastián Camilo Calderón Ávila</w:t>
      </w:r>
    </w:p>
    <w:p w14:paraId="428F94CA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Windy Patricia Lozano Wilchez</w:t>
      </w:r>
    </w:p>
    <w:p w14:paraId="194BE3C0" w14:textId="77777777" w:rsidR="008D03A0" w:rsidRPr="008D03A0" w:rsidRDefault="008D03A0" w:rsidP="008D03A0">
      <w:p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probado por:</w:t>
      </w:r>
    </w:p>
    <w:p w14:paraId="0F6CF27A" w14:textId="570AED0A" w:rsidR="008D03A0" w:rsidRPr="008D03A0" w:rsidRDefault="000021CA" w:rsidP="008D03A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ura Yineth Ochoa</w:t>
      </w:r>
    </w:p>
    <w:p w14:paraId="7501FEE9" w14:textId="77777777" w:rsidR="008D03A0" w:rsidRPr="008D03A0" w:rsidRDefault="008D03A0" w:rsidP="006D2D56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</w:p>
    <w:p w14:paraId="198A0A5D" w14:textId="77777777" w:rsidR="006D2962" w:rsidRPr="008D03A0" w:rsidRDefault="006D2962" w:rsidP="006D2D56">
      <w:pPr>
        <w:rPr>
          <w:rFonts w:ascii="Times New Roman" w:hAnsi="Times New Roman" w:cs="Times New Roman"/>
          <w:b/>
          <w:bCs/>
          <w:sz w:val="24"/>
          <w:szCs w:val="24"/>
          <w:lang w:val="es-ES"/>
        </w:rPr>
      </w:pPr>
    </w:p>
    <w:p w14:paraId="116CAEDE" w14:textId="63B01074" w:rsidR="006D2962" w:rsidRPr="008D03A0" w:rsidRDefault="006D2962" w:rsidP="006D2962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Introducción</w:t>
      </w:r>
    </w:p>
    <w:p w14:paraId="117D2643" w14:textId="329CCC4A" w:rsidR="006D2962" w:rsidRPr="008D03A0" w:rsidRDefault="006D2962" w:rsidP="008D03A0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Propósito</w:t>
      </w:r>
    </w:p>
    <w:p w14:paraId="4B29F57B" w14:textId="76B55777" w:rsidR="006D2962" w:rsidRPr="008D03A0" w:rsidRDefault="006D2962" w:rsidP="006D2962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propósito de este documento es definir los requisitos funcionales y no funcionales del Sistema de Gestión de Inventario para DistriOchoa. Este sistema permitirá a la empresa optimizar sus procesos de gestión de inventarios, mejorando la precisión en el control de productos, reduciendo errores y facilitando la toma de decisiones basadas en datos.</w:t>
      </w:r>
    </w:p>
    <w:p w14:paraId="4A10603A" w14:textId="48E2A3D4" w:rsidR="006D2962" w:rsidRPr="008D03A0" w:rsidRDefault="008D03A0" w:rsidP="006D2962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Á</w:t>
      </w:r>
      <w:r>
        <w:rPr>
          <w:rFonts w:ascii="Times New Roman" w:hAnsi="Times New Roman" w:cs="Times New Roman"/>
          <w:b/>
          <w:bCs/>
          <w:sz w:val="24"/>
          <w:szCs w:val="24"/>
        </w:rPr>
        <w:t>mbito del sistema</w:t>
      </w:r>
    </w:p>
    <w:p w14:paraId="0498C308" w14:textId="2750D341" w:rsidR="006D2962" w:rsidRPr="008D03A0" w:rsidRDefault="006D2962" w:rsidP="006D2962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propuesto estará diseñado para gestionar de manera automatizada el inventario de productos de DistriOchoa, incluyendo:</w:t>
      </w:r>
    </w:p>
    <w:p w14:paraId="737EC9D1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Registro, actualización y eliminación de productos.</w:t>
      </w:r>
    </w:p>
    <w:p w14:paraId="621154CE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neración de reportes detallados.</w:t>
      </w:r>
    </w:p>
    <w:p w14:paraId="4DEF42AB" w14:textId="77777777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lertas automáticas por bajo stock o caducidad próxima.</w:t>
      </w:r>
    </w:p>
    <w:p w14:paraId="6EDD802C" w14:textId="5BBD87A2" w:rsidR="006D2962" w:rsidRPr="008D03A0" w:rsidRDefault="006D2962" w:rsidP="00F72251">
      <w:pPr>
        <w:pStyle w:val="Prrafodelista"/>
        <w:numPr>
          <w:ilvl w:val="7"/>
          <w:numId w:val="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stión de proveedores y órdenes de compra. Este sistema no incluye módulos de ventas ni atención al cliente en su versión inicial.</w:t>
      </w:r>
    </w:p>
    <w:p w14:paraId="11094B3D" w14:textId="77777777" w:rsidR="00F72251" w:rsidRPr="008D03A0" w:rsidRDefault="00F72251" w:rsidP="00F72251">
      <w:pPr>
        <w:pStyle w:val="Prrafodelista"/>
        <w:ind w:left="1800"/>
        <w:rPr>
          <w:rFonts w:ascii="Times New Roman" w:hAnsi="Times New Roman" w:cs="Times New Roman"/>
          <w:sz w:val="24"/>
          <w:szCs w:val="24"/>
        </w:rPr>
      </w:pPr>
    </w:p>
    <w:p w14:paraId="428B00F6" w14:textId="25B75424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efiniciones, Acrónimos y Abreviaturas</w:t>
      </w:r>
    </w:p>
    <w:p w14:paraId="69B0A346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RS: Software Requirements Specification (Especificación de Requisitos de Software).</w:t>
      </w:r>
    </w:p>
    <w:p w14:paraId="3874A054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Inventario: Registro de los productos almacenados por DistriOchoa.</w:t>
      </w:r>
    </w:p>
    <w:p w14:paraId="6D377F91" w14:textId="30749F83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tock: Cantidad de productos disponibles en el inventario.</w:t>
      </w:r>
    </w:p>
    <w:p w14:paraId="051834EB" w14:textId="77777777" w:rsidR="00F72251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</w:p>
    <w:p w14:paraId="19506BF8" w14:textId="192EB8CF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  <w:lang w:val="en-US"/>
        </w:rPr>
        <w:t>Referencias</w:t>
      </w:r>
    </w:p>
    <w:p w14:paraId="3D4AB7B3" w14:textId="0CB2C410" w:rsidR="006D2962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fldChar w:fldCharType="begin"/>
      </w:r>
      <w:r w:rsidRPr="008D03A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uFdS9k8","properties":{"formattedCitation":"({\\i{}ieee830.pdf}, s.\\uc0\\u160{}f.)","plainCitation":"(ieee830.pdf, s. f.)","noteIndex":0},"citationItems":[{"id":89,"uris":["http://zotero.org/users/local/6amVd5yl/items/CD2ZR367"],"itemData":{"id":89,"type":"document","title":"ieee830.pdf","URL":"https://www.fdi.ucm.es/profesor/gmendez/docs/is0809/ieee830.pdf","accessed":{"date-parts":[["2024",11,19]]}}}],"schema":"https://github.com/citation-style-language/schema/raw/master/csl-citation.json"} </w:instrText>
      </w:r>
      <w:r w:rsidRPr="008D03A0">
        <w:rPr>
          <w:rFonts w:ascii="Times New Roman" w:hAnsi="Times New Roman" w:cs="Times New Roman"/>
          <w:sz w:val="24"/>
          <w:szCs w:val="24"/>
        </w:rPr>
        <w:fldChar w:fldCharType="separate"/>
      </w:r>
      <w:r w:rsidRPr="008D03A0">
        <w:rPr>
          <w:rFonts w:ascii="Times New Roman" w:hAnsi="Times New Roman" w:cs="Times New Roman"/>
          <w:sz w:val="24"/>
          <w:szCs w:val="24"/>
        </w:rPr>
        <w:t>(</w:t>
      </w:r>
      <w:r w:rsidRPr="008D03A0">
        <w:rPr>
          <w:rFonts w:ascii="Times New Roman" w:hAnsi="Times New Roman" w:cs="Times New Roman"/>
          <w:i/>
          <w:iCs/>
          <w:sz w:val="24"/>
          <w:szCs w:val="24"/>
        </w:rPr>
        <w:t>ieee830.pdf</w:t>
      </w:r>
      <w:r w:rsidRPr="008D03A0">
        <w:rPr>
          <w:rFonts w:ascii="Times New Roman" w:hAnsi="Times New Roman" w:cs="Times New Roman"/>
          <w:sz w:val="24"/>
          <w:szCs w:val="24"/>
        </w:rPr>
        <w:t>, s. f.)</w:t>
      </w:r>
      <w:r w:rsidRPr="008D03A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183F21" w14:textId="77777777" w:rsidR="00F72251" w:rsidRPr="008D03A0" w:rsidRDefault="00F72251" w:rsidP="00F72251">
      <w:pPr>
        <w:ind w:left="708"/>
        <w:rPr>
          <w:rFonts w:ascii="Times New Roman" w:hAnsi="Times New Roman" w:cs="Times New Roman"/>
          <w:sz w:val="24"/>
          <w:szCs w:val="24"/>
        </w:rPr>
      </w:pPr>
    </w:p>
    <w:p w14:paraId="7676271D" w14:textId="5BF58AA0" w:rsidR="006D2962" w:rsidRPr="008D03A0" w:rsidRDefault="008D03A0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Visión</w:t>
      </w:r>
      <w:r w:rsidR="006D2962" w:rsidRPr="008D03A0">
        <w:rPr>
          <w:rFonts w:ascii="Times New Roman" w:hAnsi="Times New Roman" w:cs="Times New Roman"/>
          <w:b/>
          <w:bCs/>
          <w:sz w:val="24"/>
          <w:szCs w:val="24"/>
        </w:rPr>
        <w:t xml:space="preserve"> General</w:t>
      </w:r>
    </w:p>
    <w:p w14:paraId="2DC7829D" w14:textId="77777777" w:rsidR="006D2962" w:rsidRPr="008D03A0" w:rsidRDefault="006D2962" w:rsidP="00F72251">
      <w:pPr>
        <w:ind w:left="708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automatizará la gestión de inventarios, reduciendo errores manuales, mejorando la trazabilidad y facilitando la generación de reportes. Su interfaz será amigable y accesible para usuarios con conocimientos básicos de tecnología.</w:t>
      </w:r>
    </w:p>
    <w:p w14:paraId="59EA9D45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18A050E9" w14:textId="5AC59415" w:rsidR="006D2962" w:rsidRPr="008D03A0" w:rsidRDefault="006D2962" w:rsidP="00F72251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escripción General</w:t>
      </w:r>
    </w:p>
    <w:p w14:paraId="594CC340" w14:textId="1CAB681B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Perspectiva del Producto</w:t>
      </w:r>
    </w:p>
    <w:p w14:paraId="70EB4876" w14:textId="77777777" w:rsidR="006D2962" w:rsidRPr="008D03A0" w:rsidRDefault="006D2962" w:rsidP="00F72251">
      <w:pPr>
        <w:pStyle w:val="Prrafodelista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será una aplicación autónoma diseñada para operar de manera local, con posibilidad de integrar módulos adicionales en el futuro.</w:t>
      </w:r>
    </w:p>
    <w:p w14:paraId="0D47CB62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16523377" w14:textId="1ADD4AC7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Funciones del Producto</w:t>
      </w:r>
    </w:p>
    <w:p w14:paraId="6A8D0CEE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Registro de nuevos productos.</w:t>
      </w:r>
    </w:p>
    <w:p w14:paraId="40360936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ctualización de información de productos.</w:t>
      </w:r>
    </w:p>
    <w:p w14:paraId="740C3508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iminación de productos no disponibles.</w:t>
      </w:r>
    </w:p>
    <w:p w14:paraId="135B5AA3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neración de reportes de inventario.</w:t>
      </w:r>
    </w:p>
    <w:p w14:paraId="32B0D3E4" w14:textId="77777777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Alertas automáticas por bajo stock.</w:t>
      </w:r>
    </w:p>
    <w:p w14:paraId="44BD9FE7" w14:textId="051EAC5B" w:rsidR="006D2962" w:rsidRPr="008D03A0" w:rsidRDefault="006D2962" w:rsidP="00F72251">
      <w:pPr>
        <w:pStyle w:val="Prrafodelista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Gestión de proveedores y evaluación de su rendimiento.</w:t>
      </w:r>
    </w:p>
    <w:p w14:paraId="04C6C20E" w14:textId="77777777" w:rsidR="00F72251" w:rsidRPr="008D03A0" w:rsidRDefault="00F72251" w:rsidP="00F72251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39AC4519" w14:textId="021F1749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Características del Usuario</w:t>
      </w:r>
    </w:p>
    <w:p w14:paraId="20E3A44E" w14:textId="77777777" w:rsidR="006D2962" w:rsidRPr="008D03A0" w:rsidRDefault="006D2962" w:rsidP="00F72251">
      <w:pPr>
        <w:pStyle w:val="Prrafodelista"/>
        <w:numPr>
          <w:ilvl w:val="0"/>
          <w:numId w:val="10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Personal Administrativo: Encargado de supervisar las operaciones y consultar reportes.</w:t>
      </w:r>
    </w:p>
    <w:p w14:paraId="5822FE1B" w14:textId="75D40DCA" w:rsidR="006D2962" w:rsidRDefault="006D2962" w:rsidP="00F72251">
      <w:pPr>
        <w:pStyle w:val="Prrafodelista"/>
        <w:numPr>
          <w:ilvl w:val="0"/>
          <w:numId w:val="10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ncargados de Inventario: Usuarios principales del sistema, responsables del registro y actualización de productos.</w:t>
      </w:r>
    </w:p>
    <w:p w14:paraId="6321ED46" w14:textId="77777777" w:rsidR="008D03A0" w:rsidRPr="008D03A0" w:rsidRDefault="008D03A0" w:rsidP="008D03A0">
      <w:pPr>
        <w:pStyle w:val="Prrafodelista"/>
        <w:ind w:left="1080"/>
        <w:rPr>
          <w:rFonts w:ascii="Times New Roman" w:hAnsi="Times New Roman" w:cs="Times New Roman"/>
          <w:sz w:val="24"/>
          <w:szCs w:val="24"/>
        </w:rPr>
      </w:pPr>
    </w:p>
    <w:p w14:paraId="517B2D5F" w14:textId="3831EC98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stricciones</w:t>
      </w:r>
    </w:p>
    <w:p w14:paraId="7D886E00" w14:textId="77777777" w:rsidR="006D2962" w:rsidRPr="008D03A0" w:rsidRDefault="006D2962" w:rsidP="00F72251">
      <w:pPr>
        <w:pStyle w:val="Prrafodelista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olo operará en dispositivos con conexión local al sistema.</w:t>
      </w:r>
    </w:p>
    <w:p w14:paraId="75F0E3B1" w14:textId="2798900A" w:rsidR="006D2962" w:rsidRDefault="006D2962" w:rsidP="00F72251">
      <w:pPr>
        <w:pStyle w:val="Prrafodelista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acceso al sistema estará limitado por perfiles de usuario con permisos predefinidos.</w:t>
      </w:r>
    </w:p>
    <w:p w14:paraId="22DAA1E8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355BFA82" w14:textId="3EBB5F29" w:rsidR="006D2962" w:rsidRPr="008D03A0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Suposiciones y Dependencias</w:t>
      </w:r>
    </w:p>
    <w:p w14:paraId="24A614C9" w14:textId="77777777" w:rsidR="006D2962" w:rsidRPr="008D03A0" w:rsidRDefault="006D2962" w:rsidP="00F72251">
      <w:pPr>
        <w:pStyle w:val="Prrafodelista"/>
        <w:numPr>
          <w:ilvl w:val="0"/>
          <w:numId w:val="13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Los usuarios deberán contar con conocimientos básicos en informática.</w:t>
      </w:r>
    </w:p>
    <w:p w14:paraId="12782868" w14:textId="388205B1" w:rsidR="006D2962" w:rsidRDefault="006D2962" w:rsidP="00F72251">
      <w:pPr>
        <w:pStyle w:val="Prrafodelista"/>
        <w:numPr>
          <w:ilvl w:val="0"/>
          <w:numId w:val="13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Se requiere hardware con capacidad mínima de almacenamiento para la base de datos.</w:t>
      </w:r>
    </w:p>
    <w:p w14:paraId="6F212AEB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sz w:val="24"/>
          <w:szCs w:val="24"/>
        </w:rPr>
      </w:pPr>
    </w:p>
    <w:p w14:paraId="26B2D8E7" w14:textId="4C8E377D" w:rsidR="006D2962" w:rsidRPr="008D03A0" w:rsidRDefault="006D2962" w:rsidP="00F72251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lastRenderedPageBreak/>
        <w:t>Requisitos Específicos</w:t>
      </w:r>
    </w:p>
    <w:p w14:paraId="3637D575" w14:textId="3C9064B8" w:rsidR="006D2962" w:rsidRDefault="006D2962" w:rsidP="00F72251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quisitos Funcionales</w:t>
      </w:r>
    </w:p>
    <w:p w14:paraId="0A74A842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50"/>
        <w:gridCol w:w="7878"/>
      </w:tblGrid>
      <w:tr w:rsidR="00F72251" w:rsidRPr="008D03A0" w14:paraId="06E08207" w14:textId="77777777" w:rsidTr="00F72251">
        <w:tc>
          <w:tcPr>
            <w:tcW w:w="0" w:type="auto"/>
            <w:hideMark/>
          </w:tcPr>
          <w:p w14:paraId="48ACB868" w14:textId="77777777" w:rsidR="00F72251" w:rsidRPr="008D03A0" w:rsidRDefault="00F72251" w:rsidP="00F722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  <w:t>Código</w:t>
            </w:r>
          </w:p>
        </w:tc>
        <w:tc>
          <w:tcPr>
            <w:tcW w:w="0" w:type="auto"/>
            <w:hideMark/>
          </w:tcPr>
          <w:p w14:paraId="252B3D6F" w14:textId="77777777" w:rsidR="00F72251" w:rsidRPr="008D03A0" w:rsidRDefault="00F72251" w:rsidP="00F7225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s-CO"/>
              </w:rPr>
              <w:t>Requisito Funcional</w:t>
            </w:r>
          </w:p>
        </w:tc>
      </w:tr>
      <w:tr w:rsidR="00F72251" w:rsidRPr="008D03A0" w14:paraId="08685654" w14:textId="77777777" w:rsidTr="00F72251">
        <w:tc>
          <w:tcPr>
            <w:tcW w:w="0" w:type="auto"/>
            <w:hideMark/>
          </w:tcPr>
          <w:p w14:paraId="6DE8EA95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1</w:t>
            </w:r>
          </w:p>
        </w:tc>
        <w:tc>
          <w:tcPr>
            <w:tcW w:w="0" w:type="auto"/>
            <w:hideMark/>
          </w:tcPr>
          <w:p w14:paraId="1B7C3E2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nuevos productos con detalles como nombre, categoría, precio y cantidad.</w:t>
            </w:r>
          </w:p>
        </w:tc>
      </w:tr>
      <w:tr w:rsidR="00F72251" w:rsidRPr="008D03A0" w14:paraId="27C340E9" w14:textId="77777777" w:rsidTr="00F72251">
        <w:tc>
          <w:tcPr>
            <w:tcW w:w="0" w:type="auto"/>
            <w:hideMark/>
          </w:tcPr>
          <w:p w14:paraId="25C47BEE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2</w:t>
            </w:r>
          </w:p>
        </w:tc>
        <w:tc>
          <w:tcPr>
            <w:tcW w:w="0" w:type="auto"/>
            <w:hideMark/>
          </w:tcPr>
          <w:p w14:paraId="7DD321C3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ctualizar la información de productos, incluyendo el stock.</w:t>
            </w:r>
          </w:p>
        </w:tc>
      </w:tr>
      <w:tr w:rsidR="00F72251" w:rsidRPr="008D03A0" w14:paraId="0C804F38" w14:textId="77777777" w:rsidTr="00F72251">
        <w:tc>
          <w:tcPr>
            <w:tcW w:w="0" w:type="auto"/>
            <w:hideMark/>
          </w:tcPr>
          <w:p w14:paraId="089DE2E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3</w:t>
            </w:r>
          </w:p>
        </w:tc>
        <w:tc>
          <w:tcPr>
            <w:tcW w:w="0" w:type="auto"/>
            <w:hideMark/>
          </w:tcPr>
          <w:p w14:paraId="2C1714A9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liminar productos del inventario.</w:t>
            </w:r>
          </w:p>
        </w:tc>
      </w:tr>
      <w:tr w:rsidR="00F72251" w:rsidRPr="008D03A0" w14:paraId="384415B8" w14:textId="77777777" w:rsidTr="00F72251">
        <w:tc>
          <w:tcPr>
            <w:tcW w:w="0" w:type="auto"/>
            <w:hideMark/>
          </w:tcPr>
          <w:p w14:paraId="316BD72F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4</w:t>
            </w:r>
          </w:p>
        </w:tc>
        <w:tc>
          <w:tcPr>
            <w:tcW w:w="0" w:type="auto"/>
            <w:hideMark/>
          </w:tcPr>
          <w:p w14:paraId="112AF6A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mitir alertas cuando el stock de un producto esté bajo.</w:t>
            </w:r>
          </w:p>
        </w:tc>
      </w:tr>
      <w:tr w:rsidR="00F72251" w:rsidRPr="008D03A0" w14:paraId="1DBE10FC" w14:textId="77777777" w:rsidTr="00F72251">
        <w:tc>
          <w:tcPr>
            <w:tcW w:w="0" w:type="auto"/>
            <w:hideMark/>
          </w:tcPr>
          <w:p w14:paraId="2701F329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5</w:t>
            </w:r>
          </w:p>
        </w:tc>
        <w:tc>
          <w:tcPr>
            <w:tcW w:w="0" w:type="auto"/>
            <w:hideMark/>
          </w:tcPr>
          <w:p w14:paraId="10DA3208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sultar el historial de entradas y salidas de productos.</w:t>
            </w:r>
          </w:p>
        </w:tc>
      </w:tr>
      <w:tr w:rsidR="00F72251" w:rsidRPr="008D03A0" w14:paraId="1AD89F24" w14:textId="77777777" w:rsidTr="00F72251">
        <w:tc>
          <w:tcPr>
            <w:tcW w:w="0" w:type="auto"/>
            <w:hideMark/>
          </w:tcPr>
          <w:p w14:paraId="1F9E503E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6</w:t>
            </w:r>
          </w:p>
        </w:tc>
        <w:tc>
          <w:tcPr>
            <w:tcW w:w="0" w:type="auto"/>
            <w:hideMark/>
          </w:tcPr>
          <w:p w14:paraId="177912F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usuarios con datos como nombre, correo y rol.</w:t>
            </w:r>
          </w:p>
        </w:tc>
      </w:tr>
      <w:tr w:rsidR="00F72251" w:rsidRPr="008D03A0" w14:paraId="7442430C" w14:textId="77777777" w:rsidTr="00F72251">
        <w:tc>
          <w:tcPr>
            <w:tcW w:w="0" w:type="auto"/>
            <w:hideMark/>
          </w:tcPr>
          <w:p w14:paraId="035DD7A9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7</w:t>
            </w:r>
          </w:p>
        </w:tc>
        <w:tc>
          <w:tcPr>
            <w:tcW w:w="0" w:type="auto"/>
            <w:hideMark/>
          </w:tcPr>
          <w:p w14:paraId="42272EFC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ctualizar la información de usuarios.</w:t>
            </w:r>
          </w:p>
        </w:tc>
      </w:tr>
      <w:tr w:rsidR="00F72251" w:rsidRPr="008D03A0" w14:paraId="7C3AE854" w14:textId="77777777" w:rsidTr="00F72251">
        <w:tc>
          <w:tcPr>
            <w:tcW w:w="0" w:type="auto"/>
            <w:hideMark/>
          </w:tcPr>
          <w:p w14:paraId="2D132AD5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8</w:t>
            </w:r>
          </w:p>
        </w:tc>
        <w:tc>
          <w:tcPr>
            <w:tcW w:w="0" w:type="auto"/>
            <w:hideMark/>
          </w:tcPr>
          <w:p w14:paraId="535EF07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liminar usuarios.</w:t>
            </w:r>
          </w:p>
        </w:tc>
      </w:tr>
      <w:tr w:rsidR="00F72251" w:rsidRPr="008D03A0" w14:paraId="50D3DB30" w14:textId="77777777" w:rsidTr="00F72251">
        <w:tc>
          <w:tcPr>
            <w:tcW w:w="0" w:type="auto"/>
            <w:hideMark/>
          </w:tcPr>
          <w:p w14:paraId="7AEFD11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09</w:t>
            </w:r>
          </w:p>
        </w:tc>
        <w:tc>
          <w:tcPr>
            <w:tcW w:w="0" w:type="auto"/>
            <w:hideMark/>
          </w:tcPr>
          <w:p w14:paraId="5D34E220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sultar perfiles de usuarios.</w:t>
            </w:r>
          </w:p>
        </w:tc>
      </w:tr>
      <w:tr w:rsidR="00F72251" w:rsidRPr="008D03A0" w14:paraId="7F45DBF2" w14:textId="77777777" w:rsidTr="00F72251">
        <w:tc>
          <w:tcPr>
            <w:tcW w:w="0" w:type="auto"/>
            <w:hideMark/>
          </w:tcPr>
          <w:p w14:paraId="6A8C9A0D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0</w:t>
            </w:r>
          </w:p>
        </w:tc>
        <w:tc>
          <w:tcPr>
            <w:tcW w:w="0" w:type="auto"/>
            <w:hideMark/>
          </w:tcPr>
          <w:p w14:paraId="2EFEC7D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inventario, productos vendidos y próximos a agotarse.</w:t>
            </w:r>
          </w:p>
        </w:tc>
      </w:tr>
      <w:tr w:rsidR="00F72251" w:rsidRPr="008D03A0" w14:paraId="4CE503E3" w14:textId="77777777" w:rsidTr="00F72251">
        <w:tc>
          <w:tcPr>
            <w:tcW w:w="0" w:type="auto"/>
            <w:hideMark/>
          </w:tcPr>
          <w:p w14:paraId="3613C661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1</w:t>
            </w:r>
          </w:p>
        </w:tc>
        <w:tc>
          <w:tcPr>
            <w:tcW w:w="0" w:type="auto"/>
            <w:hideMark/>
          </w:tcPr>
          <w:p w14:paraId="2FAE4DA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ventas diarias, semanales o mensuales.</w:t>
            </w:r>
          </w:p>
        </w:tc>
      </w:tr>
      <w:tr w:rsidR="00F72251" w:rsidRPr="008D03A0" w14:paraId="0BDCD90E" w14:textId="77777777" w:rsidTr="00F72251">
        <w:tc>
          <w:tcPr>
            <w:tcW w:w="0" w:type="auto"/>
            <w:hideMark/>
          </w:tcPr>
          <w:p w14:paraId="08D2F29C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2</w:t>
            </w:r>
          </w:p>
        </w:tc>
        <w:tc>
          <w:tcPr>
            <w:tcW w:w="0" w:type="auto"/>
            <w:hideMark/>
          </w:tcPr>
          <w:p w14:paraId="1FB207AA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visualizar informes de entradas de mercancías.</w:t>
            </w:r>
          </w:p>
        </w:tc>
      </w:tr>
      <w:tr w:rsidR="00F72251" w:rsidRPr="008D03A0" w14:paraId="4F70ED95" w14:textId="77777777" w:rsidTr="00F72251">
        <w:tc>
          <w:tcPr>
            <w:tcW w:w="0" w:type="auto"/>
            <w:hideMark/>
          </w:tcPr>
          <w:p w14:paraId="327FAED3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3</w:t>
            </w:r>
          </w:p>
        </w:tc>
        <w:tc>
          <w:tcPr>
            <w:tcW w:w="0" w:type="auto"/>
            <w:hideMark/>
          </w:tcPr>
          <w:p w14:paraId="6762AC17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y gestionar datos de proveedores.</w:t>
            </w:r>
          </w:p>
        </w:tc>
      </w:tr>
      <w:tr w:rsidR="00F72251" w:rsidRPr="008D03A0" w14:paraId="46BE89C2" w14:textId="77777777" w:rsidTr="00F72251">
        <w:tc>
          <w:tcPr>
            <w:tcW w:w="0" w:type="auto"/>
            <w:hideMark/>
          </w:tcPr>
          <w:p w14:paraId="3A57574E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4</w:t>
            </w:r>
          </w:p>
        </w:tc>
        <w:tc>
          <w:tcPr>
            <w:tcW w:w="0" w:type="auto"/>
            <w:hideMark/>
          </w:tcPr>
          <w:p w14:paraId="43BD0D93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rendimiento de proveedores.</w:t>
            </w:r>
          </w:p>
        </w:tc>
      </w:tr>
      <w:tr w:rsidR="00F72251" w:rsidRPr="008D03A0" w14:paraId="53EBC234" w14:textId="77777777" w:rsidTr="00F72251">
        <w:tc>
          <w:tcPr>
            <w:tcW w:w="0" w:type="auto"/>
            <w:hideMark/>
          </w:tcPr>
          <w:p w14:paraId="16B7AAA6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5</w:t>
            </w:r>
          </w:p>
        </w:tc>
        <w:tc>
          <w:tcPr>
            <w:tcW w:w="0" w:type="auto"/>
            <w:hideMark/>
          </w:tcPr>
          <w:p w14:paraId="1F1A6D9C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stionar órdenes de compra y seguimiento de estado.</w:t>
            </w:r>
          </w:p>
        </w:tc>
      </w:tr>
      <w:tr w:rsidR="00F72251" w:rsidRPr="008D03A0" w14:paraId="36235652" w14:textId="77777777" w:rsidTr="00F72251">
        <w:tc>
          <w:tcPr>
            <w:tcW w:w="0" w:type="auto"/>
            <w:hideMark/>
          </w:tcPr>
          <w:p w14:paraId="1686182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6</w:t>
            </w:r>
          </w:p>
        </w:tc>
        <w:tc>
          <w:tcPr>
            <w:tcW w:w="0" w:type="auto"/>
            <w:hideMark/>
          </w:tcPr>
          <w:p w14:paraId="3158C8FD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devoluciones indicando motivo y cantidad.</w:t>
            </w:r>
          </w:p>
        </w:tc>
      </w:tr>
      <w:tr w:rsidR="00F72251" w:rsidRPr="008D03A0" w14:paraId="310ABC5C" w14:textId="77777777" w:rsidTr="00F72251">
        <w:tc>
          <w:tcPr>
            <w:tcW w:w="0" w:type="auto"/>
            <w:hideMark/>
          </w:tcPr>
          <w:p w14:paraId="04B35B6A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7</w:t>
            </w:r>
          </w:p>
        </w:tc>
        <w:tc>
          <w:tcPr>
            <w:tcW w:w="0" w:type="auto"/>
            <w:hideMark/>
          </w:tcPr>
          <w:p w14:paraId="6FC699E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stionar devoluciones por empleados.</w:t>
            </w:r>
          </w:p>
        </w:tc>
      </w:tr>
      <w:tr w:rsidR="00F72251" w:rsidRPr="008D03A0" w14:paraId="12F2B59B" w14:textId="77777777" w:rsidTr="00F72251">
        <w:tc>
          <w:tcPr>
            <w:tcW w:w="0" w:type="auto"/>
            <w:hideMark/>
          </w:tcPr>
          <w:p w14:paraId="03E8EB1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8</w:t>
            </w:r>
          </w:p>
        </w:tc>
        <w:tc>
          <w:tcPr>
            <w:tcW w:w="0" w:type="auto"/>
            <w:hideMark/>
          </w:tcPr>
          <w:p w14:paraId="198EB642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enerar reportes de devoluciones por producto y cliente.</w:t>
            </w:r>
          </w:p>
        </w:tc>
      </w:tr>
      <w:tr w:rsidR="00F72251" w:rsidRPr="008D03A0" w14:paraId="57E20745" w14:textId="77777777" w:rsidTr="00F72251">
        <w:tc>
          <w:tcPr>
            <w:tcW w:w="0" w:type="auto"/>
            <w:hideMark/>
          </w:tcPr>
          <w:p w14:paraId="042DB48F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19</w:t>
            </w:r>
          </w:p>
        </w:tc>
        <w:tc>
          <w:tcPr>
            <w:tcW w:w="0" w:type="auto"/>
            <w:hideMark/>
          </w:tcPr>
          <w:p w14:paraId="68747CBB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nviar notificaciones automáticas por bajo stock.</w:t>
            </w:r>
          </w:p>
        </w:tc>
      </w:tr>
      <w:tr w:rsidR="00F72251" w:rsidRPr="008D03A0" w14:paraId="646280E1" w14:textId="77777777" w:rsidTr="00F72251">
        <w:tc>
          <w:tcPr>
            <w:tcW w:w="0" w:type="auto"/>
            <w:hideMark/>
          </w:tcPr>
          <w:p w14:paraId="153DCD2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RF020</w:t>
            </w:r>
          </w:p>
        </w:tc>
        <w:tc>
          <w:tcPr>
            <w:tcW w:w="0" w:type="auto"/>
            <w:hideMark/>
          </w:tcPr>
          <w:p w14:paraId="7EF3A734" w14:textId="77777777" w:rsidR="00F72251" w:rsidRPr="008D03A0" w:rsidRDefault="00F72251" w:rsidP="00F72251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nviar alertas por exceso de stock o productos próximos a caducar.</w:t>
            </w:r>
          </w:p>
        </w:tc>
      </w:tr>
    </w:tbl>
    <w:p w14:paraId="2AB4380D" w14:textId="77777777" w:rsidR="00F72251" w:rsidRPr="008D03A0" w:rsidRDefault="00F72251" w:rsidP="00F72251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p w14:paraId="2FA132F3" w14:textId="4B9A6BCB" w:rsidR="006D2962" w:rsidRPr="008D03A0" w:rsidRDefault="006D2962" w:rsidP="00F01177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Requisitos No Funcionales</w:t>
      </w:r>
    </w:p>
    <w:p w14:paraId="63F01F10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2E476BD3" w14:textId="77777777" w:rsidTr="00F01177">
        <w:tc>
          <w:tcPr>
            <w:tcW w:w="0" w:type="auto"/>
            <w:hideMark/>
          </w:tcPr>
          <w:p w14:paraId="0DE484D4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1</w:t>
            </w:r>
          </w:p>
        </w:tc>
        <w:tc>
          <w:tcPr>
            <w:tcW w:w="0" w:type="auto"/>
            <w:hideMark/>
          </w:tcPr>
          <w:p w14:paraId="12C86E9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sponder en menos de 2 segundos para las operaciones básicas.</w:t>
            </w:r>
          </w:p>
        </w:tc>
      </w:tr>
    </w:tbl>
    <w:p w14:paraId="050056BF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17683F1C" w14:textId="77777777" w:rsidTr="00F01177">
        <w:tc>
          <w:tcPr>
            <w:tcW w:w="0" w:type="auto"/>
            <w:hideMark/>
          </w:tcPr>
          <w:p w14:paraId="790C8FBC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2</w:t>
            </w:r>
          </w:p>
        </w:tc>
        <w:tc>
          <w:tcPr>
            <w:tcW w:w="0" w:type="auto"/>
            <w:hideMark/>
          </w:tcPr>
          <w:p w14:paraId="71F321E5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soportar hasta 100 usuarios concurrentes sin degradar el rendimiento.</w:t>
            </w:r>
          </w:p>
        </w:tc>
      </w:tr>
    </w:tbl>
    <w:p w14:paraId="1549E4D3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367"/>
      </w:tblGrid>
      <w:tr w:rsidR="00F01177" w:rsidRPr="008D03A0" w14:paraId="6647A315" w14:textId="77777777" w:rsidTr="00F01177">
        <w:tc>
          <w:tcPr>
            <w:tcW w:w="0" w:type="auto"/>
            <w:hideMark/>
          </w:tcPr>
          <w:p w14:paraId="4EDC2959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3</w:t>
            </w:r>
          </w:p>
        </w:tc>
        <w:tc>
          <w:tcPr>
            <w:tcW w:w="0" w:type="auto"/>
            <w:hideMark/>
          </w:tcPr>
          <w:p w14:paraId="6F2B2C19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implementar autenticación mediante usuario y contraseña.</w:t>
            </w:r>
          </w:p>
        </w:tc>
      </w:tr>
    </w:tbl>
    <w:p w14:paraId="65483AF6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314"/>
      </w:tblGrid>
      <w:tr w:rsidR="00F01177" w:rsidRPr="008D03A0" w14:paraId="05EED81D" w14:textId="77777777" w:rsidTr="00F01177">
        <w:tc>
          <w:tcPr>
            <w:tcW w:w="0" w:type="auto"/>
            <w:hideMark/>
          </w:tcPr>
          <w:p w14:paraId="1F0AE382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4</w:t>
            </w:r>
          </w:p>
        </w:tc>
        <w:tc>
          <w:tcPr>
            <w:tcW w:w="0" w:type="auto"/>
            <w:hideMark/>
          </w:tcPr>
          <w:p w14:paraId="7FC6BA8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almacenar las contraseñas de forma encriptada.</w:t>
            </w:r>
          </w:p>
        </w:tc>
      </w:tr>
    </w:tbl>
    <w:p w14:paraId="36E588CF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7D5834A2" w14:textId="77777777" w:rsidTr="00F01177">
        <w:tc>
          <w:tcPr>
            <w:tcW w:w="0" w:type="auto"/>
            <w:hideMark/>
          </w:tcPr>
          <w:p w14:paraId="1EBE307D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5</w:t>
            </w:r>
          </w:p>
        </w:tc>
        <w:tc>
          <w:tcPr>
            <w:tcW w:w="0" w:type="auto"/>
            <w:hideMark/>
          </w:tcPr>
          <w:p w14:paraId="0156E33C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ser compatible con navegadores modernos como Chrome, Firefox y Edge.</w:t>
            </w:r>
          </w:p>
        </w:tc>
      </w:tr>
    </w:tbl>
    <w:p w14:paraId="3BE821C4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815"/>
      </w:tblGrid>
      <w:tr w:rsidR="00F01177" w:rsidRPr="008D03A0" w14:paraId="338E46C9" w14:textId="77777777" w:rsidTr="00F01177">
        <w:tc>
          <w:tcPr>
            <w:tcW w:w="0" w:type="auto"/>
            <w:hideMark/>
          </w:tcPr>
          <w:p w14:paraId="5364256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6</w:t>
            </w:r>
          </w:p>
        </w:tc>
        <w:tc>
          <w:tcPr>
            <w:tcW w:w="0" w:type="auto"/>
            <w:hideMark/>
          </w:tcPr>
          <w:p w14:paraId="43FBF261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ejecutarse en sistemas operativos Windows y Linux.</w:t>
            </w:r>
          </w:p>
        </w:tc>
      </w:tr>
    </w:tbl>
    <w:p w14:paraId="743E54CC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58407CE6" w14:textId="77777777" w:rsidTr="00F01177">
        <w:tc>
          <w:tcPr>
            <w:tcW w:w="0" w:type="auto"/>
            <w:hideMark/>
          </w:tcPr>
          <w:p w14:paraId="164816C4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7</w:t>
            </w:r>
          </w:p>
        </w:tc>
        <w:tc>
          <w:tcPr>
            <w:tcW w:w="0" w:type="auto"/>
            <w:hideMark/>
          </w:tcPr>
          <w:p w14:paraId="669E0C08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tar con una interfaz intuitiva y fácil de usar para usuarios con conocimientos básicos.</w:t>
            </w:r>
          </w:p>
        </w:tc>
      </w:tr>
    </w:tbl>
    <w:p w14:paraId="3D047645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6728"/>
      </w:tblGrid>
      <w:tr w:rsidR="00F01177" w:rsidRPr="008D03A0" w14:paraId="6D70F9F7" w14:textId="77777777" w:rsidTr="00F01177">
        <w:tc>
          <w:tcPr>
            <w:tcW w:w="0" w:type="auto"/>
            <w:hideMark/>
          </w:tcPr>
          <w:p w14:paraId="6F3A126D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8</w:t>
            </w:r>
          </w:p>
        </w:tc>
        <w:tc>
          <w:tcPr>
            <w:tcW w:w="0" w:type="auto"/>
            <w:hideMark/>
          </w:tcPr>
          <w:p w14:paraId="21E1C5E0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incluir un manual de usuario disponible en español.</w:t>
            </w:r>
          </w:p>
        </w:tc>
      </w:tr>
    </w:tbl>
    <w:p w14:paraId="22325F89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72931B87" w14:textId="77777777" w:rsidTr="00F01177">
        <w:tc>
          <w:tcPr>
            <w:tcW w:w="0" w:type="auto"/>
            <w:hideMark/>
          </w:tcPr>
          <w:p w14:paraId="0187C65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09</w:t>
            </w:r>
          </w:p>
        </w:tc>
        <w:tc>
          <w:tcPr>
            <w:tcW w:w="0" w:type="auto"/>
            <w:hideMark/>
          </w:tcPr>
          <w:p w14:paraId="50D0BA97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contar con un diseño modular y código documentado para facilitar actualizaciones futuras.</w:t>
            </w:r>
          </w:p>
        </w:tc>
      </w:tr>
    </w:tbl>
    <w:p w14:paraId="10940C32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434"/>
      </w:tblGrid>
      <w:tr w:rsidR="00F01177" w:rsidRPr="008D03A0" w14:paraId="7B0635FD" w14:textId="77777777" w:rsidTr="00F01177">
        <w:tc>
          <w:tcPr>
            <w:tcW w:w="0" w:type="auto"/>
            <w:hideMark/>
          </w:tcPr>
          <w:p w14:paraId="1AA4A146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10</w:t>
            </w:r>
          </w:p>
        </w:tc>
        <w:tc>
          <w:tcPr>
            <w:tcW w:w="0" w:type="auto"/>
            <w:hideMark/>
          </w:tcPr>
          <w:p w14:paraId="38CBBC5E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registrar logs de errores para diagnóstico y mantenimiento.</w:t>
            </w:r>
          </w:p>
        </w:tc>
      </w:tr>
    </w:tbl>
    <w:p w14:paraId="385234EE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488"/>
      </w:tblGrid>
      <w:tr w:rsidR="00F01177" w:rsidRPr="008D03A0" w14:paraId="12F79983" w14:textId="77777777" w:rsidTr="00F01177">
        <w:tc>
          <w:tcPr>
            <w:tcW w:w="0" w:type="auto"/>
            <w:hideMark/>
          </w:tcPr>
          <w:p w14:paraId="44C5586A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lastRenderedPageBreak/>
              <w:t>NRF011</w:t>
            </w:r>
          </w:p>
        </w:tc>
        <w:tc>
          <w:tcPr>
            <w:tcW w:w="0" w:type="auto"/>
            <w:hideMark/>
          </w:tcPr>
          <w:p w14:paraId="61DDBF0F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garantizar un tiempo de disponibilidad de al menos el 99%.</w:t>
            </w:r>
          </w:p>
        </w:tc>
      </w:tr>
    </w:tbl>
    <w:p w14:paraId="3FC9021E" w14:textId="77777777" w:rsidR="00F01177" w:rsidRPr="008D03A0" w:rsidRDefault="00F01177" w:rsidP="00F01177">
      <w:pPr>
        <w:spacing w:after="0" w:line="240" w:lineRule="auto"/>
        <w:rPr>
          <w:rFonts w:ascii="Times New Roman" w:eastAsia="Times New Roman" w:hAnsi="Times New Roman" w:cs="Times New Roman"/>
          <w:vanish/>
          <w:sz w:val="24"/>
          <w:szCs w:val="24"/>
          <w:lang w:eastAsia="es-CO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043"/>
        <w:gridCol w:w="7785"/>
      </w:tblGrid>
      <w:tr w:rsidR="00F01177" w:rsidRPr="008D03A0" w14:paraId="66AAA705" w14:textId="77777777" w:rsidTr="00F01177">
        <w:tc>
          <w:tcPr>
            <w:tcW w:w="0" w:type="auto"/>
            <w:hideMark/>
          </w:tcPr>
          <w:p w14:paraId="1D631656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NRF012</w:t>
            </w:r>
          </w:p>
        </w:tc>
        <w:tc>
          <w:tcPr>
            <w:tcW w:w="0" w:type="auto"/>
            <w:hideMark/>
          </w:tcPr>
          <w:p w14:paraId="7D5CA81F" w14:textId="77777777" w:rsidR="00F01177" w:rsidRPr="008D03A0" w:rsidRDefault="00F01177" w:rsidP="00F01177">
            <w:pPr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</w:pPr>
            <w:r w:rsidRPr="008D03A0">
              <w:rPr>
                <w:rFonts w:ascii="Times New Roman" w:eastAsia="Times New Roman" w:hAnsi="Times New Roman" w:cs="Times New Roman"/>
                <w:sz w:val="24"/>
                <w:szCs w:val="24"/>
                <w:lang w:eastAsia="es-CO"/>
              </w:rPr>
              <w:t>El sistema debe permitir la adición de nuevas funcionalidades sin afectar el rendimiento.</w:t>
            </w:r>
          </w:p>
        </w:tc>
      </w:tr>
    </w:tbl>
    <w:p w14:paraId="6F572086" w14:textId="7B8FBF6B" w:rsidR="006D2962" w:rsidRDefault="008D03A0" w:rsidP="00F01177">
      <w:pPr>
        <w:pStyle w:val="Prrafodelista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éndices</w:t>
      </w:r>
    </w:p>
    <w:p w14:paraId="6D89DF11" w14:textId="77777777" w:rsidR="008D03A0" w:rsidRPr="008D03A0" w:rsidRDefault="008D03A0" w:rsidP="008D03A0">
      <w:pPr>
        <w:pStyle w:val="Prrafodelista"/>
        <w:rPr>
          <w:rFonts w:ascii="Times New Roman" w:hAnsi="Times New Roman" w:cs="Times New Roman"/>
          <w:b/>
          <w:bCs/>
          <w:sz w:val="24"/>
          <w:szCs w:val="24"/>
        </w:rPr>
      </w:pPr>
    </w:p>
    <w:p w14:paraId="7C87B3FB" w14:textId="616555CE" w:rsidR="006D2962" w:rsidRPr="008D03A0" w:rsidRDefault="006D2962" w:rsidP="00F01177">
      <w:pPr>
        <w:pStyle w:val="Prrafodelista"/>
        <w:numPr>
          <w:ilvl w:val="1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8D03A0">
        <w:rPr>
          <w:rFonts w:ascii="Times New Roman" w:hAnsi="Times New Roman" w:cs="Times New Roman"/>
          <w:b/>
          <w:bCs/>
          <w:sz w:val="24"/>
          <w:szCs w:val="24"/>
        </w:rPr>
        <w:t>Diagrama de Contexto</w:t>
      </w:r>
    </w:p>
    <w:p w14:paraId="00405595" w14:textId="3F46814F" w:rsidR="006D2962" w:rsidRPr="008D03A0" w:rsidRDefault="006D2962" w:rsidP="00F01177">
      <w:pPr>
        <w:ind w:left="360"/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El sistema interactúa con los siguientes actores principales:</w:t>
      </w:r>
    </w:p>
    <w:p w14:paraId="3F1FDB6B" w14:textId="77777777" w:rsidR="006D2962" w:rsidRPr="008D03A0" w:rsidRDefault="006D2962" w:rsidP="00F01177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Usuario administrador: Gestión de perfiles y consulta de reportes.</w:t>
      </w:r>
    </w:p>
    <w:p w14:paraId="44316ABE" w14:textId="77777777" w:rsidR="006D2962" w:rsidRPr="008D03A0" w:rsidRDefault="006D2962" w:rsidP="00F01177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 w:rsidRPr="008D03A0">
        <w:rPr>
          <w:rFonts w:ascii="Times New Roman" w:hAnsi="Times New Roman" w:cs="Times New Roman"/>
          <w:sz w:val="24"/>
          <w:szCs w:val="24"/>
        </w:rPr>
        <w:t>Usuario operativo: Registro y control de inventarios.</w:t>
      </w:r>
    </w:p>
    <w:p w14:paraId="38F7A21C" w14:textId="43E485E0" w:rsidR="006D2962" w:rsidRPr="008D03A0" w:rsidRDefault="006D2962" w:rsidP="008D03A0">
      <w:pPr>
        <w:ind w:left="720"/>
        <w:rPr>
          <w:rFonts w:ascii="Times New Roman" w:hAnsi="Times New Roman" w:cs="Times New Roman"/>
          <w:sz w:val="24"/>
          <w:szCs w:val="24"/>
        </w:rPr>
      </w:pPr>
    </w:p>
    <w:p w14:paraId="0F12EC4F" w14:textId="77777777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p w14:paraId="20BEA125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375D1A3E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54B82BBE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2DD21028" w14:textId="77777777" w:rsidR="00F01177" w:rsidRPr="008D03A0" w:rsidRDefault="00F01177" w:rsidP="006D2962">
      <w:pPr>
        <w:rPr>
          <w:rFonts w:ascii="Times New Roman" w:hAnsi="Times New Roman" w:cs="Times New Roman"/>
          <w:sz w:val="24"/>
          <w:szCs w:val="24"/>
        </w:rPr>
      </w:pPr>
    </w:p>
    <w:p w14:paraId="30BA0933" w14:textId="49C02CFB" w:rsidR="006D2962" w:rsidRPr="008D03A0" w:rsidRDefault="006D2962" w:rsidP="006D2962">
      <w:pPr>
        <w:rPr>
          <w:rFonts w:ascii="Times New Roman" w:hAnsi="Times New Roman" w:cs="Times New Roman"/>
          <w:sz w:val="24"/>
          <w:szCs w:val="24"/>
        </w:rPr>
      </w:pPr>
    </w:p>
    <w:sectPr w:rsidR="006D2962" w:rsidRPr="008D03A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FE90DE" w14:textId="77777777" w:rsidR="000876E4" w:rsidRDefault="000876E4" w:rsidP="008D03A0">
      <w:pPr>
        <w:spacing w:after="0" w:line="240" w:lineRule="auto"/>
      </w:pPr>
      <w:r>
        <w:separator/>
      </w:r>
    </w:p>
  </w:endnote>
  <w:endnote w:type="continuationSeparator" w:id="0">
    <w:p w14:paraId="7332F231" w14:textId="77777777" w:rsidR="000876E4" w:rsidRDefault="000876E4" w:rsidP="008D03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3235EE" w14:textId="77777777" w:rsidR="000876E4" w:rsidRDefault="000876E4" w:rsidP="008D03A0">
      <w:pPr>
        <w:spacing w:after="0" w:line="240" w:lineRule="auto"/>
      </w:pPr>
      <w:r>
        <w:separator/>
      </w:r>
    </w:p>
  </w:footnote>
  <w:footnote w:type="continuationSeparator" w:id="0">
    <w:p w14:paraId="534467FD" w14:textId="77777777" w:rsidR="000876E4" w:rsidRDefault="000876E4" w:rsidP="008D03A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E22B3D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3BAB4037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D691527"/>
    <w:multiLevelType w:val="multilevel"/>
    <w:tmpl w:val="663465F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40E37734"/>
    <w:multiLevelType w:val="hybridMultilevel"/>
    <w:tmpl w:val="ABCEA0D4"/>
    <w:lvl w:ilvl="0" w:tplc="24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BA7F38"/>
    <w:multiLevelType w:val="multilevel"/>
    <w:tmpl w:val="BBE8673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720"/>
      </w:pPr>
      <w:rPr>
        <w:rFonts w:ascii="Symbol" w:hAnsi="Symbol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45811CC5"/>
    <w:multiLevelType w:val="multilevel"/>
    <w:tmpl w:val="ADA28C24"/>
    <w:lvl w:ilvl="0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532749F2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597B017A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59B9460F"/>
    <w:multiLevelType w:val="multilevel"/>
    <w:tmpl w:val="03EA8F26"/>
    <w:lvl w:ilvl="0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5C5D1820"/>
    <w:multiLevelType w:val="multilevel"/>
    <w:tmpl w:val="5D4483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0" w15:restartNumberingAfterBreak="0">
    <w:nsid w:val="5F267F2E"/>
    <w:multiLevelType w:val="hybridMultilevel"/>
    <w:tmpl w:val="A228890C"/>
    <w:lvl w:ilvl="0" w:tplc="24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F9B1254"/>
    <w:multiLevelType w:val="hybridMultilevel"/>
    <w:tmpl w:val="8D14AF78"/>
    <w:lvl w:ilvl="0" w:tplc="240A000D">
      <w:start w:val="1"/>
      <w:numFmt w:val="bullet"/>
      <w:lvlText w:val=""/>
      <w:lvlJc w:val="left"/>
      <w:pPr>
        <w:ind w:left="108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5FBB54D8"/>
    <w:multiLevelType w:val="hybridMultilevel"/>
    <w:tmpl w:val="719852EE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473272F"/>
    <w:multiLevelType w:val="multilevel"/>
    <w:tmpl w:val="88AA608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7B594820"/>
    <w:multiLevelType w:val="multilevel"/>
    <w:tmpl w:val="5BCAE5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o"/>
      <w:lvlJc w:val="left"/>
      <w:pPr>
        <w:ind w:left="1080" w:hanging="720"/>
      </w:pPr>
      <w:rPr>
        <w:rFonts w:ascii="Courier New" w:hAnsi="Courier New" w:cs="Courier New"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bullet"/>
      <w:lvlText w:val="o"/>
      <w:lvlJc w:val="left"/>
      <w:pPr>
        <w:ind w:left="1800" w:hanging="1440"/>
      </w:pPr>
      <w:rPr>
        <w:rFonts w:ascii="Courier New" w:hAnsi="Courier New" w:cs="Courier New"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7C2A22FB"/>
    <w:multiLevelType w:val="hybridMultilevel"/>
    <w:tmpl w:val="4D4CCF8A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63604903">
    <w:abstractNumId w:val="12"/>
  </w:num>
  <w:num w:numId="2" w16cid:durableId="736127392">
    <w:abstractNumId w:val="13"/>
  </w:num>
  <w:num w:numId="3" w16cid:durableId="750930742">
    <w:abstractNumId w:val="6"/>
  </w:num>
  <w:num w:numId="4" w16cid:durableId="12922175">
    <w:abstractNumId w:val="4"/>
  </w:num>
  <w:num w:numId="5" w16cid:durableId="792677205">
    <w:abstractNumId w:val="2"/>
  </w:num>
  <w:num w:numId="6" w16cid:durableId="196549524">
    <w:abstractNumId w:val="14"/>
  </w:num>
  <w:num w:numId="7" w16cid:durableId="117116282">
    <w:abstractNumId w:val="7"/>
  </w:num>
  <w:num w:numId="8" w16cid:durableId="1298220400">
    <w:abstractNumId w:val="9"/>
  </w:num>
  <w:num w:numId="9" w16cid:durableId="937565290">
    <w:abstractNumId w:val="0"/>
  </w:num>
  <w:num w:numId="10" w16cid:durableId="559294171">
    <w:abstractNumId w:val="11"/>
  </w:num>
  <w:num w:numId="11" w16cid:durableId="542250824">
    <w:abstractNumId w:val="8"/>
  </w:num>
  <w:num w:numId="12" w16cid:durableId="1556506612">
    <w:abstractNumId w:val="5"/>
  </w:num>
  <w:num w:numId="13" w16cid:durableId="1238857212">
    <w:abstractNumId w:val="3"/>
  </w:num>
  <w:num w:numId="14" w16cid:durableId="667289291">
    <w:abstractNumId w:val="15"/>
  </w:num>
  <w:num w:numId="15" w16cid:durableId="1564756026">
    <w:abstractNumId w:val="1"/>
  </w:num>
  <w:num w:numId="16" w16cid:durableId="62855899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79F6"/>
    <w:rsid w:val="000021CA"/>
    <w:rsid w:val="000876E4"/>
    <w:rsid w:val="006D2962"/>
    <w:rsid w:val="006D2D56"/>
    <w:rsid w:val="007254CA"/>
    <w:rsid w:val="008D03A0"/>
    <w:rsid w:val="00B763B2"/>
    <w:rsid w:val="00CB79F6"/>
    <w:rsid w:val="00DF059E"/>
    <w:rsid w:val="00F01177"/>
    <w:rsid w:val="00F722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B15BE8"/>
  <w15:chartTrackingRefBased/>
  <w15:docId w15:val="{1159AC33-DD84-4C2D-B7D3-8CA5D5E862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CB79F6"/>
    <w:rPr>
      <w:b/>
      <w:bCs/>
    </w:rPr>
  </w:style>
  <w:style w:type="table" w:styleId="Tablaconcuadrcula">
    <w:name w:val="Table Grid"/>
    <w:basedOn w:val="Tablanormal"/>
    <w:uiPriority w:val="39"/>
    <w:rsid w:val="00CB79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6D2962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8D03A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D03A0"/>
  </w:style>
  <w:style w:type="paragraph" w:styleId="Piedepgina">
    <w:name w:val="footer"/>
    <w:basedOn w:val="Normal"/>
    <w:link w:val="PiedepginaCar"/>
    <w:uiPriority w:val="99"/>
    <w:unhideWhenUsed/>
    <w:rsid w:val="008D03A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D03A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9427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1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82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1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906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8</TotalTime>
  <Pages>1</Pages>
  <Words>933</Words>
  <Characters>5135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alinaJissell@hotmail.com</dc:creator>
  <cp:keywords/>
  <dc:description/>
  <cp:lastModifiedBy>Ambiente</cp:lastModifiedBy>
  <cp:revision>6</cp:revision>
  <dcterms:created xsi:type="dcterms:W3CDTF">2024-11-19T01:44:00Z</dcterms:created>
  <dcterms:modified xsi:type="dcterms:W3CDTF">2024-11-19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iIHw85g5"/&gt;&lt;style id="http://www.zotero.org/styles/apa" locale="es-ES" hasBibliography="1" bibliographyStyleHasBeenSet="0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